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458CDE80"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7777777"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7AB48E6C"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DC12DAF"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2399B9B0" w:rsidR="00FC158F" w:rsidRPr="0033480C" w:rsidRDefault="00FC158F" w:rsidP="00172AC1">
      <w:pPr>
        <w:pStyle w:val="Abstract"/>
        <w:jc w:val="center"/>
      </w:pPr>
      <w:r>
        <w:fldChar w:fldCharType="begin"/>
      </w:r>
      <w:r>
        <w:instrText xml:space="preserve"> DATE \@ "d-MMM-yy" </w:instrText>
      </w:r>
      <w:r>
        <w:fldChar w:fldCharType="separate"/>
      </w:r>
      <w:r w:rsidR="001A74A5">
        <w:rPr>
          <w:noProof/>
        </w:rPr>
        <w:t>28-Jun-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622567F1"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Therefore, to disentangle these effects and answer the question, we need to examine what would have occurred in each country if a populist leader had not ascended to power.</w:t>
      </w:r>
    </w:p>
    <w:p w14:paraId="1A84C3A4" w14:textId="4AA83510"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xml:space="preserve">. This method involves constructing a plausible counterfactual scenario, which is a weighted average of countries sharing similar characteristics.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764014E1"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 ).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1E587B68"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4115C87A"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 xml:space="preserve">You are not going to reelect Chavez really, you are going to </w:t>
      </w:r>
      <w:proofErr w:type="gramStart"/>
      <w:r w:rsidRPr="00D7173E">
        <w:t>reelect</w:t>
      </w:r>
      <w:proofErr w:type="gramEnd"/>
      <w:r w:rsidRPr="00D7173E">
        <w:t xml:space="preserve"> yourselves. The people will </w:t>
      </w:r>
      <w:proofErr w:type="gramStart"/>
      <w:r w:rsidRPr="00D7173E">
        <w:t>reelect</w:t>
      </w:r>
      <w:proofErr w:type="gramEnd"/>
      <w:r w:rsidRPr="00D7173E">
        <w:t xml:space="preserve">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p>
    <w:p w14:paraId="21312341" w14:textId="0E7E6914"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fragility, the institutional environment in the region promotes </w:t>
      </w:r>
      <w:r w:rsidRPr="001B4EAB">
        <w:lastRenderedPageBreak/>
        <w:t xml:space="preserve">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populist cycl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48E6923"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 xml:space="preserve"> for a sample of left-leaning populists in the 21st century.</w:t>
      </w:r>
    </w:p>
    <w:p w14:paraId="7E79FEBD" w14:textId="28A78E8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inequality, as populists tend to prioritize these "social" outcomes over economic growth. However, neither study investigates the effects on institutional outcomes.</w:t>
      </w:r>
    </w:p>
    <w:p w14:paraId="23F410E8" w14:textId="727BC230"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adequately address the endogeneity problem discussed earlier.</w:t>
      </w:r>
    </w:p>
    <w:p w14:paraId="054B4A88" w14:textId="5C377610"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 Furthermore, since constitutional-level institutions are more resistant to change, we can better understand why these effects endure following populist regimes.</w:t>
      </w:r>
    </w:p>
    <w:p w14:paraId="4299E0A5" w14:textId="16C4B53D" w:rsidR="001A74A5" w:rsidRDefault="001111FD" w:rsidP="002C479E">
      <w:pPr>
        <w:pStyle w:val="Heading1"/>
      </w:pPr>
      <w:r>
        <w:lastRenderedPageBreak/>
        <w:t>Selection of Left-Leaning Populist Regimes</w:t>
      </w:r>
      <w:r w:rsidR="0011126E">
        <w:t xml:space="preserve"> - NC</w:t>
      </w:r>
    </w:p>
    <w:p w14:paraId="1667C0AF" w14:textId="71272084" w:rsidR="001111FD" w:rsidRDefault="0011126E" w:rsidP="001111FD">
      <w:pPr>
        <w:pStyle w:val="Heading1"/>
      </w:pPr>
      <w:r>
        <w:t>Empirical Method and Results – KH &amp; NC</w:t>
      </w:r>
    </w:p>
    <w:p w14:paraId="09D6F3D3" w14:textId="42BA8EEB" w:rsidR="0011126E" w:rsidRDefault="0011126E" w:rsidP="0011126E">
      <w:pPr>
        <w:pStyle w:val="Heading2"/>
      </w:pPr>
      <w:r>
        <w:t>Empirical Strategy</w:t>
      </w:r>
    </w:p>
    <w:p w14:paraId="2DF94475" w14:textId="6ED77699" w:rsidR="0011126E" w:rsidRDefault="0011126E" w:rsidP="0011126E">
      <w:pPr>
        <w:pStyle w:val="Heading2"/>
      </w:pPr>
      <w:r>
        <w:t>Average Results</w:t>
      </w:r>
    </w:p>
    <w:p w14:paraId="6D2BCCBC" w14:textId="58B92FF6" w:rsidR="0011126E" w:rsidRDefault="0011126E" w:rsidP="0011126E">
      <w:pPr>
        <w:pStyle w:val="Heading2"/>
      </w:pPr>
      <w:r>
        <w:t>Individual Results</w:t>
      </w:r>
    </w:p>
    <w:p w14:paraId="53B41365" w14:textId="31ADA33C"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414489EA" w14:textId="77777777" w:rsidR="00085EBF" w:rsidRPr="00085EBF" w:rsidRDefault="00085EBF" w:rsidP="00085EBF">
      <w:pPr>
        <w:pStyle w:val="Bibliography"/>
      </w:pPr>
      <w:r>
        <w:fldChar w:fldCharType="begin"/>
      </w:r>
      <w:r>
        <w:instrText xml:space="preserve"> ADDIN ZOTERO_BIBL {"uncited":[],"omitted":[],"custom":[]} CSL_BIBLIOGRAPHY </w:instrText>
      </w:r>
      <w:r>
        <w:fldChar w:fldCharType="separate"/>
      </w:r>
      <w:r w:rsidRPr="00085EBF">
        <w:t xml:space="preserve">Abadie, A. (2021). Using Synthetic Controls: Feasibility, Data Requirements, and Methodological Aspects. </w:t>
      </w:r>
      <w:r w:rsidRPr="00085EBF">
        <w:rPr>
          <w:i/>
          <w:iCs/>
        </w:rPr>
        <w:t>Journal of Economic Literature</w:t>
      </w:r>
      <w:r w:rsidRPr="00085EBF">
        <w:t xml:space="preserve">, </w:t>
      </w:r>
      <w:r w:rsidRPr="00085EBF">
        <w:rPr>
          <w:i/>
          <w:iCs/>
        </w:rPr>
        <w:t>59</w:t>
      </w:r>
      <w:r w:rsidRPr="00085EBF">
        <w:t>(2), 391–425. https://doi.org/10.1257/jel.20191450</w:t>
      </w:r>
    </w:p>
    <w:p w14:paraId="7D6BBFF4" w14:textId="77777777" w:rsidR="00085EBF" w:rsidRPr="00085EBF" w:rsidRDefault="00085EBF" w:rsidP="00085EBF">
      <w:pPr>
        <w:pStyle w:val="Bibliography"/>
      </w:pPr>
      <w:r w:rsidRPr="00085EBF">
        <w:t xml:space="preserve">Abadie, A., Diamond, A., &amp; Hainmueller, J. (2015). Comparative Politics and the Synthetic Control Method. </w:t>
      </w:r>
      <w:r w:rsidRPr="00085EBF">
        <w:rPr>
          <w:i/>
          <w:iCs/>
        </w:rPr>
        <w:t>American Journal of Political Science</w:t>
      </w:r>
      <w:r w:rsidRPr="00085EBF">
        <w:t xml:space="preserve">, </w:t>
      </w:r>
      <w:r w:rsidRPr="00085EBF">
        <w:rPr>
          <w:i/>
          <w:iCs/>
        </w:rPr>
        <w:t>59</w:t>
      </w:r>
      <w:r w:rsidRPr="00085EBF">
        <w:t>(2), 495–510. https://doi.org/10.1111/ajps.12116</w:t>
      </w:r>
    </w:p>
    <w:p w14:paraId="29AFEDB3" w14:textId="77777777" w:rsidR="00085EBF" w:rsidRPr="00085EBF" w:rsidRDefault="00085EBF" w:rsidP="00085EBF">
      <w:pPr>
        <w:pStyle w:val="Bibliography"/>
      </w:pPr>
      <w:r w:rsidRPr="00085EBF">
        <w:t xml:space="preserve">Abadie, A., &amp; Gardeazabal, J. (2003). The Economic Cost of Conflict: A Case Study of the Basque Country. </w:t>
      </w:r>
      <w:r w:rsidRPr="00085EBF">
        <w:rPr>
          <w:i/>
          <w:iCs/>
        </w:rPr>
        <w:t>The American Economic Review</w:t>
      </w:r>
      <w:r w:rsidRPr="00085EBF">
        <w:t xml:space="preserve">, </w:t>
      </w:r>
      <w:r w:rsidRPr="00085EBF">
        <w:rPr>
          <w:i/>
          <w:iCs/>
        </w:rPr>
        <w:t>93</w:t>
      </w:r>
      <w:r w:rsidRPr="00085EBF">
        <w:t>(1), 113–132.</w:t>
      </w:r>
    </w:p>
    <w:p w14:paraId="5D3EC1D2" w14:textId="77777777" w:rsidR="00085EBF" w:rsidRPr="00085EBF" w:rsidRDefault="00085EBF" w:rsidP="00085EBF">
      <w:pPr>
        <w:pStyle w:val="Bibliography"/>
      </w:pPr>
      <w:r w:rsidRPr="00085EBF">
        <w:t xml:space="preserve">Absher, S., Grier, K., &amp; Grier, R. (2020). The Economic Consequences of Durable Left-Populist Regimes in Latin America. </w:t>
      </w:r>
      <w:r w:rsidRPr="00085EBF">
        <w:rPr>
          <w:i/>
          <w:iCs/>
        </w:rPr>
        <w:t>Journal of Economic Behavior &amp; Organization</w:t>
      </w:r>
      <w:r w:rsidRPr="00085EBF">
        <w:t xml:space="preserve">, </w:t>
      </w:r>
      <w:r w:rsidRPr="00085EBF">
        <w:rPr>
          <w:i/>
          <w:iCs/>
        </w:rPr>
        <w:t>177</w:t>
      </w:r>
      <w:r w:rsidRPr="00085EBF">
        <w:t>, 787–817. https://doi.org/10.1016/j.jebo.2020.07.001</w:t>
      </w:r>
    </w:p>
    <w:p w14:paraId="4B9E6E4E" w14:textId="77777777" w:rsidR="00085EBF" w:rsidRPr="00085EBF" w:rsidRDefault="00085EBF" w:rsidP="00085EBF">
      <w:pPr>
        <w:pStyle w:val="Bibliography"/>
      </w:pPr>
      <w:r w:rsidRPr="00085EBF">
        <w:t xml:space="preserve">Abts, K., &amp; Rummens, S. (2007). Populism versus Democracy. </w:t>
      </w:r>
      <w:r w:rsidRPr="00085EBF">
        <w:rPr>
          <w:i/>
          <w:iCs/>
        </w:rPr>
        <w:t>Political Studies</w:t>
      </w:r>
      <w:r w:rsidRPr="00085EBF">
        <w:t xml:space="preserve">, </w:t>
      </w:r>
      <w:r w:rsidRPr="00085EBF">
        <w:rPr>
          <w:i/>
          <w:iCs/>
        </w:rPr>
        <w:t>55</w:t>
      </w:r>
      <w:r w:rsidRPr="00085EBF">
        <w:t>(2), 405–424. https://doi.org/10.1111/j.1467-9248.2007.00657.x</w:t>
      </w:r>
    </w:p>
    <w:p w14:paraId="17FA7816" w14:textId="77777777" w:rsidR="00085EBF" w:rsidRPr="00085EBF" w:rsidRDefault="00085EBF" w:rsidP="00085EBF">
      <w:pPr>
        <w:pStyle w:val="Bibliography"/>
      </w:pPr>
      <w:r w:rsidRPr="00085EBF">
        <w:rPr>
          <w:lang w:val="es-AR"/>
        </w:rPr>
        <w:t xml:space="preserve">Bastos, J. P., Cachanosky, N., &amp; Faintich, T. (2023). </w:t>
      </w:r>
      <w:r w:rsidRPr="00085EBF">
        <w:rPr>
          <w:i/>
          <w:iCs/>
        </w:rPr>
        <w:t>Macroeconomic Populism in the 21st Century: Revisiting Dornbusch and Edwards</w:t>
      </w:r>
      <w:r w:rsidRPr="00085EBF">
        <w:t xml:space="preserve"> [Preprint]. SSRN. https://doi.org/10.2139/ssrn.4445116</w:t>
      </w:r>
    </w:p>
    <w:p w14:paraId="7EDD9DFC" w14:textId="77777777" w:rsidR="00085EBF" w:rsidRPr="00085EBF" w:rsidRDefault="00085EBF" w:rsidP="00085EBF">
      <w:pPr>
        <w:pStyle w:val="Bibliography"/>
      </w:pPr>
      <w:r w:rsidRPr="00085EBF">
        <w:t xml:space="preserve">Cachanosky, N., &amp; Padilla, A. (2019). Latin American Populism in the 21st Century. </w:t>
      </w:r>
      <w:r w:rsidRPr="00085EBF">
        <w:rPr>
          <w:i/>
          <w:iCs/>
        </w:rPr>
        <w:t>The Independent Review</w:t>
      </w:r>
      <w:r w:rsidRPr="00085EBF">
        <w:t xml:space="preserve">, </w:t>
      </w:r>
      <w:r w:rsidRPr="00085EBF">
        <w:rPr>
          <w:i/>
          <w:iCs/>
        </w:rPr>
        <w:t>24</w:t>
      </w:r>
      <w:r w:rsidRPr="00085EBF">
        <w:t>(2), 209–266. https://doi.org/10.2139/ssrn.3147096</w:t>
      </w:r>
    </w:p>
    <w:p w14:paraId="1702BD04" w14:textId="77777777" w:rsidR="00085EBF" w:rsidRPr="00085EBF" w:rsidRDefault="00085EBF" w:rsidP="00085EBF">
      <w:pPr>
        <w:pStyle w:val="Bibliography"/>
      </w:pPr>
      <w:r w:rsidRPr="00085EBF">
        <w:t xml:space="preserve">Cachanosky, N., &amp; Padilla, A. (2020). A Panel Data Analysis of Latin American Populism. </w:t>
      </w:r>
      <w:r w:rsidRPr="00085EBF">
        <w:rPr>
          <w:i/>
          <w:iCs/>
        </w:rPr>
        <w:t>Constitutional Political Economy</w:t>
      </w:r>
      <w:r w:rsidRPr="00085EBF">
        <w:t xml:space="preserve">, </w:t>
      </w:r>
      <w:r w:rsidRPr="00085EBF">
        <w:rPr>
          <w:i/>
          <w:iCs/>
        </w:rPr>
        <w:t>31</w:t>
      </w:r>
      <w:r w:rsidRPr="00085EBF">
        <w:t>(3), 329–343. https://doi.org/10.1007/s10602-020-09302-w</w:t>
      </w:r>
    </w:p>
    <w:p w14:paraId="5F1A0EA7" w14:textId="77777777" w:rsidR="00085EBF" w:rsidRPr="00085EBF" w:rsidRDefault="00085EBF" w:rsidP="00085EBF">
      <w:pPr>
        <w:pStyle w:val="Bibliography"/>
      </w:pPr>
      <w:r w:rsidRPr="00085EBF">
        <w:rPr>
          <w:lang w:val="es-AR"/>
        </w:rPr>
        <w:t xml:space="preserve">Canova Gonzáles, A., Herrera Orellana, L., Rodríguez, R., &amp; Graterol, G. (2014). </w:t>
      </w:r>
      <w:r w:rsidRPr="00085EBF">
        <w:rPr>
          <w:i/>
          <w:iCs/>
        </w:rPr>
        <w:t>El TSJ al Servicio de la Revolución</w:t>
      </w:r>
      <w:r w:rsidRPr="00085EBF">
        <w:t>. Editorial Galipan.</w:t>
      </w:r>
    </w:p>
    <w:p w14:paraId="05B11276" w14:textId="77777777" w:rsidR="00085EBF" w:rsidRPr="00085EBF" w:rsidRDefault="00085EBF" w:rsidP="00085EBF">
      <w:pPr>
        <w:pStyle w:val="Bibliography"/>
      </w:pPr>
      <w:r w:rsidRPr="00085EBF">
        <w:lastRenderedPageBreak/>
        <w:t xml:space="preserve">Casas-Zamora, K. (2023). Look at Latin America. This is How Democracies Die. </w:t>
      </w:r>
      <w:r w:rsidRPr="00085EBF">
        <w:rPr>
          <w:i/>
          <w:iCs/>
        </w:rPr>
        <w:t>The New York Times</w:t>
      </w:r>
      <w:r w:rsidRPr="00085EBF">
        <w:t>.</w:t>
      </w:r>
    </w:p>
    <w:p w14:paraId="751DDAA8" w14:textId="77777777" w:rsidR="00085EBF" w:rsidRPr="00085EBF" w:rsidRDefault="00085EBF" w:rsidP="00085EBF">
      <w:pPr>
        <w:pStyle w:val="Bibliography"/>
      </w:pPr>
      <w:r w:rsidRPr="00085EBF">
        <w:t xml:space="preserve">de la Torre, C. (2013). In the Name of the People: Democratization, Popular Organizations, and Populism in Venezuela, Bolivia, and Ecuador. </w:t>
      </w:r>
      <w:r w:rsidRPr="00085EBF">
        <w:rPr>
          <w:i/>
          <w:iCs/>
        </w:rPr>
        <w:t>European Review of Latin American and Caribbean Studies</w:t>
      </w:r>
      <w:r w:rsidRPr="00085EBF">
        <w:t xml:space="preserve">, </w:t>
      </w:r>
      <w:r w:rsidRPr="00085EBF">
        <w:rPr>
          <w:i/>
          <w:iCs/>
        </w:rPr>
        <w:t>95</w:t>
      </w:r>
      <w:r w:rsidRPr="00085EBF">
        <w:t>, 27–48.</w:t>
      </w:r>
    </w:p>
    <w:p w14:paraId="155A5C2A" w14:textId="77777777" w:rsidR="00085EBF" w:rsidRPr="00085EBF" w:rsidRDefault="00085EBF" w:rsidP="00085EBF">
      <w:pPr>
        <w:pStyle w:val="Bibliography"/>
      </w:pPr>
      <w:r w:rsidRPr="00085EBF">
        <w:t xml:space="preserve">de la Torre, C. (2016). Populism and the Politics of the Extraordinary in Latin America. </w:t>
      </w:r>
      <w:r w:rsidRPr="00085EBF">
        <w:rPr>
          <w:i/>
          <w:iCs/>
        </w:rPr>
        <w:t>Journal of Political Ideologies</w:t>
      </w:r>
      <w:r w:rsidRPr="00085EBF">
        <w:t xml:space="preserve">, </w:t>
      </w:r>
      <w:r w:rsidRPr="00085EBF">
        <w:rPr>
          <w:i/>
          <w:iCs/>
        </w:rPr>
        <w:t>21</w:t>
      </w:r>
      <w:r w:rsidRPr="00085EBF">
        <w:t>(2), 121–139. https://doi.org/10.1080/13569317.2016.1150137</w:t>
      </w:r>
    </w:p>
    <w:p w14:paraId="468E77EC" w14:textId="77777777" w:rsidR="00085EBF" w:rsidRPr="00085EBF" w:rsidRDefault="00085EBF" w:rsidP="00085EBF">
      <w:pPr>
        <w:pStyle w:val="Bibliography"/>
      </w:pPr>
      <w:r w:rsidRPr="00085EBF">
        <w:t xml:space="preserve">de la Torre, C. (2017). Populism and Nationalism in Latin America. </w:t>
      </w:r>
      <w:r w:rsidRPr="00085EBF">
        <w:rPr>
          <w:i/>
          <w:iCs/>
        </w:rPr>
        <w:t>Javnost - The Public</w:t>
      </w:r>
      <w:r w:rsidRPr="00085EBF">
        <w:t xml:space="preserve">, </w:t>
      </w:r>
      <w:r w:rsidRPr="00085EBF">
        <w:rPr>
          <w:i/>
          <w:iCs/>
        </w:rPr>
        <w:t>24</w:t>
      </w:r>
      <w:r w:rsidRPr="00085EBF">
        <w:t>(4), 375–390. https://doi.org/10.1080/13183222.2017.1330731</w:t>
      </w:r>
    </w:p>
    <w:p w14:paraId="629B6935" w14:textId="77777777" w:rsidR="00085EBF" w:rsidRPr="00085EBF" w:rsidRDefault="00085EBF" w:rsidP="00085EBF">
      <w:pPr>
        <w:pStyle w:val="Bibliography"/>
      </w:pPr>
      <w:r w:rsidRPr="00085EBF">
        <w:t xml:space="preserve">Dornbusch, R., &amp; Edwards, S. (1990). Macroeconomic Populism. </w:t>
      </w:r>
      <w:r w:rsidRPr="00085EBF">
        <w:rPr>
          <w:i/>
          <w:iCs/>
        </w:rPr>
        <w:t>Journal of Development Economics</w:t>
      </w:r>
      <w:r w:rsidRPr="00085EBF">
        <w:t xml:space="preserve">, </w:t>
      </w:r>
      <w:r w:rsidRPr="00085EBF">
        <w:rPr>
          <w:i/>
          <w:iCs/>
        </w:rPr>
        <w:t>32</w:t>
      </w:r>
      <w:r w:rsidRPr="00085EBF">
        <w:t>(2), 247–277.</w:t>
      </w:r>
    </w:p>
    <w:p w14:paraId="7F1FF33D" w14:textId="77777777" w:rsidR="00085EBF" w:rsidRPr="00085EBF" w:rsidRDefault="00085EBF" w:rsidP="00085EBF">
      <w:pPr>
        <w:pStyle w:val="Bibliography"/>
      </w:pPr>
      <w:r w:rsidRPr="00085EBF">
        <w:t xml:space="preserve">Dornbusch, R., &amp; Edwards, S. (Eds.). (1992). </w:t>
      </w:r>
      <w:r w:rsidRPr="00085EBF">
        <w:rPr>
          <w:i/>
          <w:iCs/>
        </w:rPr>
        <w:t>The Macroeconomics of Populism in Latin America</w:t>
      </w:r>
      <w:r w:rsidRPr="00085EBF">
        <w:t>. University of Chicago Press.</w:t>
      </w:r>
    </w:p>
    <w:p w14:paraId="07C354F6" w14:textId="77777777" w:rsidR="00085EBF" w:rsidRPr="00085EBF" w:rsidRDefault="00085EBF" w:rsidP="00085EBF">
      <w:pPr>
        <w:pStyle w:val="Bibliography"/>
      </w:pPr>
      <w:r w:rsidRPr="00085EBF">
        <w:t xml:space="preserve">Doyle, D. (2011). The Legitimacy of Political Institutions: Explaining Contemporary Populism in Latin America. </w:t>
      </w:r>
      <w:r w:rsidRPr="00085EBF">
        <w:rPr>
          <w:i/>
          <w:iCs/>
        </w:rPr>
        <w:t>Comparative Political Studies</w:t>
      </w:r>
      <w:r w:rsidRPr="00085EBF">
        <w:t xml:space="preserve">, </w:t>
      </w:r>
      <w:r w:rsidRPr="00085EBF">
        <w:rPr>
          <w:i/>
          <w:iCs/>
        </w:rPr>
        <w:t>44</w:t>
      </w:r>
      <w:r w:rsidRPr="00085EBF">
        <w:t>(11), 1447–1473.</w:t>
      </w:r>
    </w:p>
    <w:p w14:paraId="6B9F2720" w14:textId="77777777" w:rsidR="00085EBF" w:rsidRPr="00085EBF" w:rsidRDefault="00085EBF" w:rsidP="00085EBF">
      <w:pPr>
        <w:pStyle w:val="Bibliography"/>
      </w:pPr>
      <w:r w:rsidRPr="00085EBF">
        <w:t xml:space="preserve">Edwards, S. (2010). </w:t>
      </w:r>
      <w:r w:rsidRPr="00085EBF">
        <w:rPr>
          <w:i/>
          <w:iCs/>
        </w:rPr>
        <w:t>Left Behind: Latin America and the False Promise of Populism</w:t>
      </w:r>
      <w:r w:rsidRPr="00085EBF">
        <w:t>. Chicago University Press.</w:t>
      </w:r>
    </w:p>
    <w:p w14:paraId="53ACD496" w14:textId="77777777" w:rsidR="00085EBF" w:rsidRPr="00085EBF" w:rsidRDefault="00085EBF" w:rsidP="00085EBF">
      <w:pPr>
        <w:pStyle w:val="Bibliography"/>
      </w:pPr>
      <w:r w:rsidRPr="00085EBF">
        <w:t xml:space="preserve">Friedman, U. (2017, June 4). How Populism Helped Wreck Venezuela. </w:t>
      </w:r>
      <w:r w:rsidRPr="00085EBF">
        <w:rPr>
          <w:i/>
          <w:iCs/>
        </w:rPr>
        <w:t>The Atlantic</w:t>
      </w:r>
      <w:r w:rsidRPr="00085EBF">
        <w:t>. https://www.theatlantic.com/international/archive/2017/06/venezuela-populism-fail/525321/</w:t>
      </w:r>
    </w:p>
    <w:p w14:paraId="28644FF1" w14:textId="77777777" w:rsidR="00085EBF" w:rsidRPr="00085EBF" w:rsidRDefault="00085EBF" w:rsidP="00085EBF">
      <w:pPr>
        <w:pStyle w:val="Bibliography"/>
      </w:pPr>
      <w:r w:rsidRPr="00085EBF">
        <w:t xml:space="preserve">Funke, M., Schularick, Moritz, &amp; Trebesch, C. (2020). </w:t>
      </w:r>
      <w:r w:rsidRPr="00085EBF">
        <w:rPr>
          <w:i/>
          <w:iCs/>
        </w:rPr>
        <w:t>Populism Leaders and the Economy</w:t>
      </w:r>
      <w:r w:rsidRPr="00085EBF">
        <w:t xml:space="preserve"> (No. 15405; CEPR Discussion Paper). Center for Economic and Policy Research.</w:t>
      </w:r>
    </w:p>
    <w:p w14:paraId="2B5B9509" w14:textId="77777777" w:rsidR="00085EBF" w:rsidRPr="00085EBF" w:rsidRDefault="00085EBF" w:rsidP="00085EBF">
      <w:pPr>
        <w:pStyle w:val="Bibliography"/>
      </w:pPr>
      <w:r w:rsidRPr="00085EBF">
        <w:t xml:space="preserve">Grier, K., &amp; Maynard, N. (2016). The Economic Consequences of Hugo Chavez: A Synthetic Control Analysis. </w:t>
      </w:r>
      <w:r w:rsidRPr="00085EBF">
        <w:rPr>
          <w:i/>
          <w:iCs/>
        </w:rPr>
        <w:t>Journal of Economic Behavior &amp; Organization</w:t>
      </w:r>
      <w:r w:rsidRPr="00085EBF">
        <w:t xml:space="preserve">, </w:t>
      </w:r>
      <w:r w:rsidRPr="00085EBF">
        <w:rPr>
          <w:i/>
          <w:iCs/>
        </w:rPr>
        <w:t>125</w:t>
      </w:r>
      <w:r w:rsidRPr="00085EBF">
        <w:t>, 1–21. https://doi.org/10.1016/j.jebo.2015.12.011</w:t>
      </w:r>
    </w:p>
    <w:p w14:paraId="737154DB" w14:textId="77777777" w:rsidR="00085EBF" w:rsidRPr="00085EBF" w:rsidRDefault="00085EBF" w:rsidP="00085EBF">
      <w:pPr>
        <w:pStyle w:val="Bibliography"/>
      </w:pPr>
      <w:r w:rsidRPr="00085EBF">
        <w:lastRenderedPageBreak/>
        <w:t xml:space="preserve">Houle, C., &amp; Kenny, P. D. (2018). The Political and Economic Consequences of Populist Rule in Latin America. </w:t>
      </w:r>
      <w:r w:rsidRPr="00085EBF">
        <w:rPr>
          <w:i/>
          <w:iCs/>
        </w:rPr>
        <w:t>Government and Opposition</w:t>
      </w:r>
      <w:r w:rsidRPr="00085EBF">
        <w:t xml:space="preserve">, </w:t>
      </w:r>
      <w:r w:rsidRPr="00085EBF">
        <w:rPr>
          <w:i/>
          <w:iCs/>
        </w:rPr>
        <w:t>53</w:t>
      </w:r>
      <w:r w:rsidRPr="00085EBF">
        <w:t>(2), 256–287. https://doi.org/10.1017/gov.2016.25</w:t>
      </w:r>
    </w:p>
    <w:p w14:paraId="5DD1468D" w14:textId="77777777" w:rsidR="00085EBF" w:rsidRPr="00085EBF" w:rsidRDefault="00085EBF" w:rsidP="00085EBF">
      <w:pPr>
        <w:pStyle w:val="Bibliography"/>
      </w:pPr>
      <w:r w:rsidRPr="00085EBF">
        <w:t xml:space="preserve">Kaufman, R. R., &amp; Stallings, B. (1991). The Political Economy of Latin American Populism. In </w:t>
      </w:r>
      <w:r w:rsidRPr="00085EBF">
        <w:rPr>
          <w:i/>
          <w:iCs/>
        </w:rPr>
        <w:t>The Macroeconomics of Populism in Latin America</w:t>
      </w:r>
      <w:r w:rsidRPr="00085EBF">
        <w:t xml:space="preserve"> (pp. 15–43). University of Chicago Press.</w:t>
      </w:r>
    </w:p>
    <w:p w14:paraId="408C65C4" w14:textId="77777777" w:rsidR="00085EBF" w:rsidRPr="00085EBF" w:rsidRDefault="00085EBF" w:rsidP="00085EBF">
      <w:pPr>
        <w:pStyle w:val="Bibliography"/>
      </w:pPr>
      <w:r w:rsidRPr="00085EBF">
        <w:t xml:space="preserve">Laclau, E. (2005). </w:t>
      </w:r>
      <w:r w:rsidRPr="00085EBF">
        <w:rPr>
          <w:i/>
          <w:iCs/>
        </w:rPr>
        <w:t>On Populist Reason</w:t>
      </w:r>
      <w:r w:rsidRPr="00085EBF">
        <w:t>. Verso.</w:t>
      </w:r>
    </w:p>
    <w:p w14:paraId="6528E22C" w14:textId="77777777" w:rsidR="00085EBF" w:rsidRPr="00085EBF" w:rsidRDefault="00085EBF" w:rsidP="00085EBF">
      <w:pPr>
        <w:pStyle w:val="Bibliography"/>
      </w:pPr>
      <w:r w:rsidRPr="00085EBF">
        <w:t xml:space="preserve">Ludwig, J. (2022). </w:t>
      </w:r>
      <w:r w:rsidRPr="00085EBF">
        <w:rPr>
          <w:i/>
          <w:iCs/>
        </w:rPr>
        <w:t>Can Democracy in Latin America Survive the Populist Temptation?</w:t>
      </w:r>
      <w:r w:rsidRPr="00085EBF">
        <w:t xml:space="preserve"> (Democracy Talks). George W. Bush Presidential Center. https://www.bushcenter.org/publications/can-democracy-in-latin-america-survive-the-populist-temptation</w:t>
      </w:r>
    </w:p>
    <w:p w14:paraId="6C79A73F" w14:textId="77777777" w:rsidR="00085EBF" w:rsidRPr="00085EBF" w:rsidRDefault="00085EBF" w:rsidP="00085EBF">
      <w:pPr>
        <w:pStyle w:val="Bibliography"/>
      </w:pPr>
      <w:r w:rsidRPr="00085EBF">
        <w:t xml:space="preserve">Mudde, C. (2004). The Populist Zeitgeist. </w:t>
      </w:r>
      <w:r w:rsidRPr="00085EBF">
        <w:rPr>
          <w:i/>
          <w:iCs/>
        </w:rPr>
        <w:t>Government and Opposition</w:t>
      </w:r>
      <w:r w:rsidRPr="00085EBF">
        <w:t xml:space="preserve">, </w:t>
      </w:r>
      <w:r w:rsidRPr="00085EBF">
        <w:rPr>
          <w:i/>
          <w:iCs/>
        </w:rPr>
        <w:t>39</w:t>
      </w:r>
      <w:r w:rsidRPr="00085EBF">
        <w:t>(4), 541–563. https://doi.org/10.1111/j.1477-7053.2004.00135.x</w:t>
      </w:r>
    </w:p>
    <w:p w14:paraId="1211FFFE" w14:textId="77777777" w:rsidR="00085EBF" w:rsidRPr="00085EBF" w:rsidRDefault="00085EBF" w:rsidP="00085EBF">
      <w:pPr>
        <w:pStyle w:val="Bibliography"/>
      </w:pPr>
      <w:r w:rsidRPr="00085EBF">
        <w:t xml:space="preserve">Mudde, C. (2007). </w:t>
      </w:r>
      <w:r w:rsidRPr="00085EBF">
        <w:rPr>
          <w:i/>
          <w:iCs/>
        </w:rPr>
        <w:t>Populist Radical Right Parties in Europe</w:t>
      </w:r>
      <w:r w:rsidRPr="00085EBF">
        <w:t>.</w:t>
      </w:r>
    </w:p>
    <w:p w14:paraId="57968086" w14:textId="77777777" w:rsidR="00085EBF" w:rsidRPr="00085EBF" w:rsidRDefault="00085EBF" w:rsidP="00085EBF">
      <w:pPr>
        <w:pStyle w:val="Bibliography"/>
      </w:pPr>
      <w:r w:rsidRPr="00085EBF">
        <w:rPr>
          <w:i/>
          <w:iCs/>
          <w:lang w:val="es-AR"/>
        </w:rPr>
        <w:t>Nicaragua: Concentración del Poder y Debilitamiento del Estado de Derecho</w:t>
      </w:r>
      <w:r w:rsidRPr="00085EBF">
        <w:rPr>
          <w:lang w:val="es-AR"/>
        </w:rPr>
        <w:t xml:space="preserve"> (Technical Report). </w:t>
      </w:r>
      <w:r w:rsidRPr="00085EBF">
        <w:t>(2013). CIDH.</w:t>
      </w:r>
    </w:p>
    <w:p w14:paraId="43CD78EF" w14:textId="77777777" w:rsidR="00085EBF" w:rsidRPr="00085EBF" w:rsidRDefault="00085EBF" w:rsidP="00085EBF">
      <w:pPr>
        <w:pStyle w:val="Bibliography"/>
      </w:pPr>
      <w:r w:rsidRPr="00085EBF">
        <w:t xml:space="preserve">Ocampo, E. (2019). </w:t>
      </w:r>
      <w:r w:rsidRPr="00085EBF">
        <w:rPr>
          <w:i/>
          <w:iCs/>
        </w:rPr>
        <w:t>The Economic Analysis of Populism: A Selective Review of the Literature</w:t>
      </w:r>
      <w:r w:rsidRPr="00085EBF">
        <w:t xml:space="preserve"> (Documentos de Trabajo). UCEMA.</w:t>
      </w:r>
    </w:p>
    <w:p w14:paraId="3CA54403" w14:textId="77777777" w:rsidR="00085EBF" w:rsidRPr="00085EBF" w:rsidRDefault="00085EBF" w:rsidP="00085EBF">
      <w:pPr>
        <w:pStyle w:val="Bibliography"/>
      </w:pPr>
      <w:r w:rsidRPr="00085EBF">
        <w:t xml:space="preserve">Pallais, E. (2009). Rule of Law in Nicaragua: The Consequences of Governing by “El Pacto.” </w:t>
      </w:r>
      <w:r w:rsidRPr="00085EBF">
        <w:rPr>
          <w:i/>
          <w:iCs/>
        </w:rPr>
        <w:t>SSRN Electronic Journal</w:t>
      </w:r>
      <w:r w:rsidRPr="00085EBF">
        <w:t>. https://doi.org/10.2139/ssrn.1440944</w:t>
      </w:r>
    </w:p>
    <w:p w14:paraId="2B2F031A" w14:textId="77777777" w:rsidR="00085EBF" w:rsidRPr="00085EBF" w:rsidRDefault="00085EBF" w:rsidP="00085EBF">
      <w:pPr>
        <w:pStyle w:val="Bibliography"/>
      </w:pPr>
      <w:r w:rsidRPr="00085EBF">
        <w:t xml:space="preserve">Riker, W. H. (1982). </w:t>
      </w:r>
      <w:r w:rsidRPr="00085EBF">
        <w:rPr>
          <w:i/>
          <w:iCs/>
        </w:rPr>
        <w:t>Liberalism Against Populism: A Confrontation Between the Theory of Democracy and the Theory of Social Choice</w:t>
      </w:r>
      <w:r w:rsidRPr="00085EBF">
        <w:t xml:space="preserve"> (Issue 1988). Waveland Pr Inc.</w:t>
      </w:r>
    </w:p>
    <w:p w14:paraId="4596D862" w14:textId="77777777" w:rsidR="00085EBF" w:rsidRPr="00085EBF" w:rsidRDefault="00085EBF" w:rsidP="00085EBF">
      <w:pPr>
        <w:pStyle w:val="Bibliography"/>
      </w:pPr>
      <w:r w:rsidRPr="00085EBF">
        <w:t xml:space="preserve">Rode, M., &amp; Revuelta, J. (2015). The Wild Bunch! An empirical note on populism and economic institutions. </w:t>
      </w:r>
      <w:r w:rsidRPr="00085EBF">
        <w:rPr>
          <w:i/>
          <w:iCs/>
        </w:rPr>
        <w:t>Economics of Governance</w:t>
      </w:r>
      <w:r w:rsidRPr="00085EBF">
        <w:t xml:space="preserve">, </w:t>
      </w:r>
      <w:r w:rsidRPr="00085EBF">
        <w:rPr>
          <w:i/>
          <w:iCs/>
        </w:rPr>
        <w:t>16</w:t>
      </w:r>
      <w:r w:rsidRPr="00085EBF">
        <w:t>(1), 73–96. https://doi.org/10.1007/s10101-014-0154-5</w:t>
      </w:r>
    </w:p>
    <w:p w14:paraId="46F7FC92" w14:textId="77777777" w:rsidR="00085EBF" w:rsidRPr="00085EBF" w:rsidRDefault="00085EBF" w:rsidP="00085EBF">
      <w:pPr>
        <w:pStyle w:val="Bibliography"/>
      </w:pPr>
      <w:r w:rsidRPr="00085EBF">
        <w:lastRenderedPageBreak/>
        <w:t xml:space="preserve">Rodrik, D. (2018). Is Populism Necessarily Bad Economics? </w:t>
      </w:r>
      <w:r w:rsidRPr="00085EBF">
        <w:rPr>
          <w:i/>
          <w:iCs/>
        </w:rPr>
        <w:t>AEA Papers and Proceedings</w:t>
      </w:r>
      <w:r w:rsidRPr="00085EBF">
        <w:t xml:space="preserve">, </w:t>
      </w:r>
      <w:r w:rsidRPr="00085EBF">
        <w:rPr>
          <w:i/>
          <w:iCs/>
        </w:rPr>
        <w:t>108</w:t>
      </w:r>
      <w:r w:rsidRPr="00085EBF">
        <w:t>(May), 196–199. https://doi.org/10.1257/pandp.20181122</w:t>
      </w:r>
    </w:p>
    <w:p w14:paraId="32A14621" w14:textId="77777777" w:rsidR="00085EBF" w:rsidRPr="00085EBF" w:rsidRDefault="00085EBF" w:rsidP="00085EBF">
      <w:pPr>
        <w:pStyle w:val="Bibliography"/>
      </w:pPr>
      <w:r w:rsidRPr="00085EBF">
        <w:rPr>
          <w:lang w:val="es-AR"/>
        </w:rPr>
        <w:t xml:space="preserve">Rodrik, D., Subramanian, A., &amp; Trebbi, F. (2004). </w:t>
      </w:r>
      <w:r w:rsidRPr="00085EBF">
        <w:t xml:space="preserve">Institutions Rule: The Primacy of Institutions Over Geography and Integration in Economic Development. </w:t>
      </w:r>
      <w:r w:rsidRPr="00085EBF">
        <w:rPr>
          <w:i/>
          <w:iCs/>
        </w:rPr>
        <w:t>Journal of Economic Growth</w:t>
      </w:r>
      <w:r w:rsidRPr="00085EBF">
        <w:t xml:space="preserve">, </w:t>
      </w:r>
      <w:r w:rsidRPr="00085EBF">
        <w:rPr>
          <w:i/>
          <w:iCs/>
        </w:rPr>
        <w:t>9</w:t>
      </w:r>
      <w:r w:rsidRPr="00085EBF">
        <w:t>(2), 131–165. https://doi.org/10.1023/B:JOEG.0000031425.72248.85</w:t>
      </w:r>
    </w:p>
    <w:p w14:paraId="700C38B3" w14:textId="77777777" w:rsidR="00085EBF" w:rsidRPr="00085EBF" w:rsidRDefault="00085EBF" w:rsidP="00085EBF">
      <w:pPr>
        <w:pStyle w:val="Bibliography"/>
      </w:pPr>
      <w:r w:rsidRPr="00085EBF">
        <w:t xml:space="preserve">Sachs, J. D. (1990). Social Conflict and Populist Policies in Latin America. In R. Brunetta &amp; C. Dell’Aringa (Eds.), </w:t>
      </w:r>
      <w:r w:rsidRPr="00085EBF">
        <w:rPr>
          <w:i/>
          <w:iCs/>
        </w:rPr>
        <w:t>Labour Relations and Economic Performance</w:t>
      </w:r>
      <w:r w:rsidRPr="00085EBF">
        <w:t xml:space="preserve"> (pp. 137–169).</w:t>
      </w:r>
    </w:p>
    <w:p w14:paraId="1FE82DA1" w14:textId="77777777" w:rsidR="00085EBF" w:rsidRPr="00085EBF" w:rsidRDefault="00085EBF" w:rsidP="00085EBF">
      <w:pPr>
        <w:pStyle w:val="Bibliography"/>
      </w:pPr>
      <w:r w:rsidRPr="00085EBF">
        <w:t xml:space="preserve">Seligson, M. A. (2007). The Rise of Populism and the Left in Latin America. </w:t>
      </w:r>
      <w:r w:rsidRPr="00085EBF">
        <w:rPr>
          <w:i/>
          <w:iCs/>
        </w:rPr>
        <w:t>Journal of Democracy</w:t>
      </w:r>
      <w:r w:rsidRPr="00085EBF">
        <w:t xml:space="preserve">, </w:t>
      </w:r>
      <w:r w:rsidRPr="00085EBF">
        <w:rPr>
          <w:i/>
          <w:iCs/>
        </w:rPr>
        <w:t>18</w:t>
      </w:r>
      <w:r w:rsidRPr="00085EBF">
        <w:t>(3), 81–95. https://doi.org/10.1353/jod.2007.0057</w:t>
      </w:r>
    </w:p>
    <w:p w14:paraId="292B440B" w14:textId="77777777" w:rsidR="00085EBF" w:rsidRPr="00085EBF" w:rsidRDefault="00085EBF" w:rsidP="00085EBF">
      <w:pPr>
        <w:pStyle w:val="Bibliography"/>
      </w:pPr>
      <w:r w:rsidRPr="00085EBF">
        <w:rPr>
          <w:lang w:val="es-AR"/>
        </w:rPr>
        <w:t xml:space="preserve">Strobl, M., Sáenz De Viteri, A., Rode, M., &amp; Bjørnskov, C. (2023). </w:t>
      </w:r>
      <w:r w:rsidRPr="00085EBF">
        <w:t xml:space="preserve">Populism and inequality: Does reality match the populist rhetoric? </w:t>
      </w:r>
      <w:r w:rsidRPr="00085EBF">
        <w:rPr>
          <w:i/>
          <w:iCs/>
        </w:rPr>
        <w:t>Journal of Economic Behavior &amp; Organization</w:t>
      </w:r>
      <w:r w:rsidRPr="00085EBF">
        <w:t xml:space="preserve">, </w:t>
      </w:r>
      <w:r w:rsidRPr="00085EBF">
        <w:rPr>
          <w:i/>
          <w:iCs/>
        </w:rPr>
        <w:t>207</w:t>
      </w:r>
      <w:r w:rsidRPr="00085EBF">
        <w:t>, 1–17. https://doi.org/10.1016/j.jebo.2023.01.010</w:t>
      </w:r>
    </w:p>
    <w:p w14:paraId="7BDE2991" w14:textId="77777777" w:rsidR="00085EBF" w:rsidRPr="00085EBF" w:rsidRDefault="00085EBF" w:rsidP="00085EBF">
      <w:pPr>
        <w:pStyle w:val="Bibliography"/>
      </w:pPr>
      <w:r w:rsidRPr="00085EBF">
        <w:t xml:space="preserve">Weyland, K. (2013). Latin America’s Authoritarian Drift. </w:t>
      </w:r>
      <w:r w:rsidRPr="00085EBF">
        <w:rPr>
          <w:i/>
          <w:iCs/>
        </w:rPr>
        <w:t>Journal of Democracy</w:t>
      </w:r>
      <w:r w:rsidRPr="00085EBF">
        <w:t xml:space="preserve">, </w:t>
      </w:r>
      <w:r w:rsidRPr="00085EBF">
        <w:rPr>
          <w:i/>
          <w:iCs/>
        </w:rPr>
        <w:t>24</w:t>
      </w:r>
      <w:r w:rsidRPr="00085EBF">
        <w:t>(3), 18–32.</w:t>
      </w:r>
    </w:p>
    <w:p w14:paraId="2B093E45" w14:textId="579162DF"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13"/>
      <w:footerReference w:type="default" r:id="rId14"/>
      <w:headerReference w:type="first" r:id="rId15"/>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81BFE" w14:textId="77777777" w:rsidR="001C2C25" w:rsidRDefault="001C2C25" w:rsidP="005807A4">
      <w:r>
        <w:separator/>
      </w:r>
    </w:p>
    <w:p w14:paraId="42B68C01" w14:textId="77777777" w:rsidR="001C2C25" w:rsidRDefault="001C2C25"/>
  </w:endnote>
  <w:endnote w:type="continuationSeparator" w:id="0">
    <w:p w14:paraId="7A044B76" w14:textId="77777777" w:rsidR="001C2C25" w:rsidRDefault="001C2C25" w:rsidP="005807A4">
      <w:r>
        <w:continuationSeparator/>
      </w:r>
    </w:p>
    <w:p w14:paraId="11CFE72E" w14:textId="77777777" w:rsidR="001C2C25" w:rsidRDefault="001C2C25"/>
  </w:endnote>
  <w:endnote w:type="continuationNotice" w:id="1">
    <w:p w14:paraId="2CFC94F0" w14:textId="77777777" w:rsidR="001C2C25" w:rsidRDefault="001C2C25" w:rsidP="005807A4"/>
    <w:p w14:paraId="70EA8956" w14:textId="77777777" w:rsidR="001C2C25" w:rsidRDefault="001C2C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9D63A" w14:textId="77777777" w:rsidR="001C2C25" w:rsidRDefault="001C2C25">
      <w:r>
        <w:separator/>
      </w:r>
    </w:p>
  </w:footnote>
  <w:footnote w:type="continuationSeparator" w:id="0">
    <w:p w14:paraId="5BBCD2BA" w14:textId="77777777" w:rsidR="001C2C25" w:rsidRDefault="001C2C25">
      <w:r>
        <w:continuationSeparator/>
      </w:r>
    </w:p>
  </w:footnote>
  <w:footnote w:type="continuationNotice" w:id="1">
    <w:p w14:paraId="22D64BBB" w14:textId="77777777" w:rsidR="001C2C25" w:rsidRPr="00B831DA" w:rsidRDefault="001C2C25"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s6wFAFhs0/EtAAAA"/>
    <w:docVar w:name="APWAFVersion" w:val="5.0"/>
  </w:docVars>
  <w:rsids>
    <w:rsidRoot w:val="005A5C82"/>
    <w:rsid w:val="000001E3"/>
    <w:rsid w:val="00000719"/>
    <w:rsid w:val="000007E8"/>
    <w:rsid w:val="00000A60"/>
    <w:rsid w:val="00000AA9"/>
    <w:rsid w:val="000011AF"/>
    <w:rsid w:val="000014D9"/>
    <w:rsid w:val="000018BD"/>
    <w:rsid w:val="00001E53"/>
    <w:rsid w:val="00002849"/>
    <w:rsid w:val="00002AE8"/>
    <w:rsid w:val="00002CB4"/>
    <w:rsid w:val="00002F93"/>
    <w:rsid w:val="00003454"/>
    <w:rsid w:val="000039F4"/>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BFE"/>
    <w:rsid w:val="00012FB7"/>
    <w:rsid w:val="00013152"/>
    <w:rsid w:val="00013278"/>
    <w:rsid w:val="0001377C"/>
    <w:rsid w:val="000138DD"/>
    <w:rsid w:val="00013E25"/>
    <w:rsid w:val="000140FF"/>
    <w:rsid w:val="0001428B"/>
    <w:rsid w:val="0001431A"/>
    <w:rsid w:val="00014514"/>
    <w:rsid w:val="00014E18"/>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E0C"/>
    <w:rsid w:val="00020E38"/>
    <w:rsid w:val="000210D7"/>
    <w:rsid w:val="00021434"/>
    <w:rsid w:val="000214B8"/>
    <w:rsid w:val="00021AA0"/>
    <w:rsid w:val="00021D75"/>
    <w:rsid w:val="00022174"/>
    <w:rsid w:val="000225C3"/>
    <w:rsid w:val="00022856"/>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C"/>
    <w:rsid w:val="000365B3"/>
    <w:rsid w:val="0003683E"/>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B0A"/>
    <w:rsid w:val="00053C8F"/>
    <w:rsid w:val="00054297"/>
    <w:rsid w:val="000546AD"/>
    <w:rsid w:val="00054AD9"/>
    <w:rsid w:val="00054BFD"/>
    <w:rsid w:val="00054F2D"/>
    <w:rsid w:val="0005520E"/>
    <w:rsid w:val="000557C1"/>
    <w:rsid w:val="00055C4E"/>
    <w:rsid w:val="00055C90"/>
    <w:rsid w:val="00055D82"/>
    <w:rsid w:val="00055E26"/>
    <w:rsid w:val="000563C8"/>
    <w:rsid w:val="00056999"/>
    <w:rsid w:val="00056F4D"/>
    <w:rsid w:val="00057001"/>
    <w:rsid w:val="00057159"/>
    <w:rsid w:val="00057D8F"/>
    <w:rsid w:val="00057F0E"/>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51F3"/>
    <w:rsid w:val="000657FE"/>
    <w:rsid w:val="00065BA3"/>
    <w:rsid w:val="00065FE5"/>
    <w:rsid w:val="000662A5"/>
    <w:rsid w:val="000666A2"/>
    <w:rsid w:val="00066E43"/>
    <w:rsid w:val="00066F41"/>
    <w:rsid w:val="00066F5D"/>
    <w:rsid w:val="00067117"/>
    <w:rsid w:val="0006712E"/>
    <w:rsid w:val="000672ED"/>
    <w:rsid w:val="00067310"/>
    <w:rsid w:val="00067419"/>
    <w:rsid w:val="00067576"/>
    <w:rsid w:val="000678D7"/>
    <w:rsid w:val="00067C4F"/>
    <w:rsid w:val="00067C8F"/>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74E7"/>
    <w:rsid w:val="00077871"/>
    <w:rsid w:val="00077F60"/>
    <w:rsid w:val="00080025"/>
    <w:rsid w:val="000800AB"/>
    <w:rsid w:val="00080187"/>
    <w:rsid w:val="000802D8"/>
    <w:rsid w:val="00080612"/>
    <w:rsid w:val="00080672"/>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5"/>
    <w:rsid w:val="000A1AC2"/>
    <w:rsid w:val="000A1E0C"/>
    <w:rsid w:val="000A209F"/>
    <w:rsid w:val="000A2281"/>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43B2"/>
    <w:rsid w:val="000C4690"/>
    <w:rsid w:val="000C4A1C"/>
    <w:rsid w:val="000C4EB5"/>
    <w:rsid w:val="000C5202"/>
    <w:rsid w:val="000C53B3"/>
    <w:rsid w:val="000C56F0"/>
    <w:rsid w:val="000C5957"/>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53D"/>
    <w:rsid w:val="000D6BB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C35"/>
    <w:rsid w:val="000E7CFA"/>
    <w:rsid w:val="000F0441"/>
    <w:rsid w:val="000F06E6"/>
    <w:rsid w:val="000F0A1B"/>
    <w:rsid w:val="000F0F34"/>
    <w:rsid w:val="000F0FE0"/>
    <w:rsid w:val="000F119E"/>
    <w:rsid w:val="000F11FF"/>
    <w:rsid w:val="000F12D1"/>
    <w:rsid w:val="000F14D9"/>
    <w:rsid w:val="000F1CAB"/>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C63"/>
    <w:rsid w:val="001150D0"/>
    <w:rsid w:val="00115677"/>
    <w:rsid w:val="001159B3"/>
    <w:rsid w:val="001161D8"/>
    <w:rsid w:val="00116845"/>
    <w:rsid w:val="00116F72"/>
    <w:rsid w:val="00116F8A"/>
    <w:rsid w:val="001174E8"/>
    <w:rsid w:val="00117846"/>
    <w:rsid w:val="00117BEB"/>
    <w:rsid w:val="00117E71"/>
    <w:rsid w:val="001201B4"/>
    <w:rsid w:val="0012021B"/>
    <w:rsid w:val="00120489"/>
    <w:rsid w:val="00120860"/>
    <w:rsid w:val="001211F3"/>
    <w:rsid w:val="00121215"/>
    <w:rsid w:val="00121A07"/>
    <w:rsid w:val="00121C93"/>
    <w:rsid w:val="00121E60"/>
    <w:rsid w:val="00121FAD"/>
    <w:rsid w:val="001221EE"/>
    <w:rsid w:val="0012313A"/>
    <w:rsid w:val="0012348F"/>
    <w:rsid w:val="001239C0"/>
    <w:rsid w:val="00123A52"/>
    <w:rsid w:val="00123A80"/>
    <w:rsid w:val="0012408E"/>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F66"/>
    <w:rsid w:val="001421C0"/>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572"/>
    <w:rsid w:val="00162607"/>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ED3"/>
    <w:rsid w:val="001A22A4"/>
    <w:rsid w:val="001A26EC"/>
    <w:rsid w:val="001A2B2C"/>
    <w:rsid w:val="001A2E06"/>
    <w:rsid w:val="001A3741"/>
    <w:rsid w:val="001A3B8F"/>
    <w:rsid w:val="001A3CE3"/>
    <w:rsid w:val="001A3E99"/>
    <w:rsid w:val="001A3F49"/>
    <w:rsid w:val="001A43A2"/>
    <w:rsid w:val="001A4580"/>
    <w:rsid w:val="001A4C19"/>
    <w:rsid w:val="001A4CD0"/>
    <w:rsid w:val="001A5E83"/>
    <w:rsid w:val="001A6211"/>
    <w:rsid w:val="001A630A"/>
    <w:rsid w:val="001A686C"/>
    <w:rsid w:val="001A71E3"/>
    <w:rsid w:val="001A74A5"/>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4C8"/>
    <w:rsid w:val="001E44E1"/>
    <w:rsid w:val="001E48E8"/>
    <w:rsid w:val="001E4D7F"/>
    <w:rsid w:val="001E4E58"/>
    <w:rsid w:val="001E52B0"/>
    <w:rsid w:val="001E542E"/>
    <w:rsid w:val="001E5954"/>
    <w:rsid w:val="001E5CCD"/>
    <w:rsid w:val="001E5EF1"/>
    <w:rsid w:val="001E6308"/>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6A1"/>
    <w:rsid w:val="001F682B"/>
    <w:rsid w:val="001F6AA9"/>
    <w:rsid w:val="001F6C2E"/>
    <w:rsid w:val="001F6FBF"/>
    <w:rsid w:val="001F6FC7"/>
    <w:rsid w:val="001F7120"/>
    <w:rsid w:val="001F7580"/>
    <w:rsid w:val="001F75C9"/>
    <w:rsid w:val="001F75F3"/>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55F0"/>
    <w:rsid w:val="002259BD"/>
    <w:rsid w:val="00225B1C"/>
    <w:rsid w:val="0022621F"/>
    <w:rsid w:val="002263E2"/>
    <w:rsid w:val="00226433"/>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48B"/>
    <w:rsid w:val="00235711"/>
    <w:rsid w:val="00235806"/>
    <w:rsid w:val="00235914"/>
    <w:rsid w:val="00235CAD"/>
    <w:rsid w:val="00235D6A"/>
    <w:rsid w:val="00236024"/>
    <w:rsid w:val="0023663A"/>
    <w:rsid w:val="00236797"/>
    <w:rsid w:val="00236BD4"/>
    <w:rsid w:val="0023708F"/>
    <w:rsid w:val="00237132"/>
    <w:rsid w:val="002375A3"/>
    <w:rsid w:val="00237B53"/>
    <w:rsid w:val="002401CA"/>
    <w:rsid w:val="002403CC"/>
    <w:rsid w:val="00240C77"/>
    <w:rsid w:val="00240F61"/>
    <w:rsid w:val="00241F4A"/>
    <w:rsid w:val="00242062"/>
    <w:rsid w:val="00242531"/>
    <w:rsid w:val="002428B6"/>
    <w:rsid w:val="00242E98"/>
    <w:rsid w:val="002430B1"/>
    <w:rsid w:val="0024313F"/>
    <w:rsid w:val="002432F5"/>
    <w:rsid w:val="0024356F"/>
    <w:rsid w:val="002436D3"/>
    <w:rsid w:val="00243773"/>
    <w:rsid w:val="00243A28"/>
    <w:rsid w:val="00243AFD"/>
    <w:rsid w:val="00244174"/>
    <w:rsid w:val="002451AE"/>
    <w:rsid w:val="00245312"/>
    <w:rsid w:val="00245A35"/>
    <w:rsid w:val="0024662D"/>
    <w:rsid w:val="0024688C"/>
    <w:rsid w:val="00246CAC"/>
    <w:rsid w:val="0024715D"/>
    <w:rsid w:val="00247662"/>
    <w:rsid w:val="002476C6"/>
    <w:rsid w:val="00247BD0"/>
    <w:rsid w:val="00247D71"/>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F52"/>
    <w:rsid w:val="00257343"/>
    <w:rsid w:val="0025734E"/>
    <w:rsid w:val="00257750"/>
    <w:rsid w:val="002578A8"/>
    <w:rsid w:val="002600FC"/>
    <w:rsid w:val="002603C4"/>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ACE"/>
    <w:rsid w:val="0027142B"/>
    <w:rsid w:val="00271460"/>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83"/>
    <w:rsid w:val="002B0F3C"/>
    <w:rsid w:val="002B10D2"/>
    <w:rsid w:val="002B1209"/>
    <w:rsid w:val="002B1211"/>
    <w:rsid w:val="002B1563"/>
    <w:rsid w:val="002B157F"/>
    <w:rsid w:val="002B16E4"/>
    <w:rsid w:val="002B1761"/>
    <w:rsid w:val="002B1F6F"/>
    <w:rsid w:val="002B2D01"/>
    <w:rsid w:val="002B2E6F"/>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D014A"/>
    <w:rsid w:val="002D02A9"/>
    <w:rsid w:val="002D073A"/>
    <w:rsid w:val="002D0D3F"/>
    <w:rsid w:val="002D13FF"/>
    <w:rsid w:val="002D1503"/>
    <w:rsid w:val="002D1A21"/>
    <w:rsid w:val="002D2033"/>
    <w:rsid w:val="002D20D8"/>
    <w:rsid w:val="002D2722"/>
    <w:rsid w:val="002D276C"/>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701E"/>
    <w:rsid w:val="002D70F6"/>
    <w:rsid w:val="002D73AF"/>
    <w:rsid w:val="002D73EF"/>
    <w:rsid w:val="002D75E0"/>
    <w:rsid w:val="002D7626"/>
    <w:rsid w:val="002D789C"/>
    <w:rsid w:val="002D7DEB"/>
    <w:rsid w:val="002E0186"/>
    <w:rsid w:val="002E0579"/>
    <w:rsid w:val="002E07C9"/>
    <w:rsid w:val="002E13E0"/>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F70"/>
    <w:rsid w:val="002E659D"/>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E3"/>
    <w:rsid w:val="00332961"/>
    <w:rsid w:val="00332E04"/>
    <w:rsid w:val="0033324C"/>
    <w:rsid w:val="003335FE"/>
    <w:rsid w:val="00333BA8"/>
    <w:rsid w:val="00333DA4"/>
    <w:rsid w:val="00333E30"/>
    <w:rsid w:val="00334022"/>
    <w:rsid w:val="00334072"/>
    <w:rsid w:val="003341A2"/>
    <w:rsid w:val="00334796"/>
    <w:rsid w:val="0033480C"/>
    <w:rsid w:val="00334B8E"/>
    <w:rsid w:val="00335690"/>
    <w:rsid w:val="0033581C"/>
    <w:rsid w:val="00336124"/>
    <w:rsid w:val="003362BD"/>
    <w:rsid w:val="00336569"/>
    <w:rsid w:val="0033724C"/>
    <w:rsid w:val="003372C4"/>
    <w:rsid w:val="003374B1"/>
    <w:rsid w:val="00337960"/>
    <w:rsid w:val="00337AEA"/>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E47"/>
    <w:rsid w:val="003565C7"/>
    <w:rsid w:val="00356656"/>
    <w:rsid w:val="0035670C"/>
    <w:rsid w:val="00356C86"/>
    <w:rsid w:val="00356E74"/>
    <w:rsid w:val="0035716C"/>
    <w:rsid w:val="00357242"/>
    <w:rsid w:val="00357250"/>
    <w:rsid w:val="00357B56"/>
    <w:rsid w:val="00357B92"/>
    <w:rsid w:val="00357D1F"/>
    <w:rsid w:val="00357DB9"/>
    <w:rsid w:val="00360021"/>
    <w:rsid w:val="00360478"/>
    <w:rsid w:val="003606B3"/>
    <w:rsid w:val="0036072F"/>
    <w:rsid w:val="0036105E"/>
    <w:rsid w:val="00361519"/>
    <w:rsid w:val="003615FE"/>
    <w:rsid w:val="00361D86"/>
    <w:rsid w:val="0036250D"/>
    <w:rsid w:val="00362650"/>
    <w:rsid w:val="00362E0B"/>
    <w:rsid w:val="00362FBC"/>
    <w:rsid w:val="0036357C"/>
    <w:rsid w:val="003635EA"/>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C58"/>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F53"/>
    <w:rsid w:val="003C0F60"/>
    <w:rsid w:val="003C146A"/>
    <w:rsid w:val="003C16FA"/>
    <w:rsid w:val="003C174B"/>
    <w:rsid w:val="003C1D7D"/>
    <w:rsid w:val="003C1ED0"/>
    <w:rsid w:val="003C1EE2"/>
    <w:rsid w:val="003C27C2"/>
    <w:rsid w:val="003C27C8"/>
    <w:rsid w:val="003C2B95"/>
    <w:rsid w:val="003C3203"/>
    <w:rsid w:val="003C36E5"/>
    <w:rsid w:val="003C3948"/>
    <w:rsid w:val="003C3AC9"/>
    <w:rsid w:val="003C3C64"/>
    <w:rsid w:val="003C3F8C"/>
    <w:rsid w:val="003C483B"/>
    <w:rsid w:val="003C49C4"/>
    <w:rsid w:val="003C4D7C"/>
    <w:rsid w:val="003C4DC2"/>
    <w:rsid w:val="003C559B"/>
    <w:rsid w:val="003C5716"/>
    <w:rsid w:val="003C5AF6"/>
    <w:rsid w:val="003C5B73"/>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5B3"/>
    <w:rsid w:val="003E567A"/>
    <w:rsid w:val="003E5A18"/>
    <w:rsid w:val="003E64BD"/>
    <w:rsid w:val="003E65E3"/>
    <w:rsid w:val="003E694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62D"/>
    <w:rsid w:val="00467916"/>
    <w:rsid w:val="004702CD"/>
    <w:rsid w:val="00470950"/>
    <w:rsid w:val="00470C7D"/>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DD8"/>
    <w:rsid w:val="004D518D"/>
    <w:rsid w:val="004D56E0"/>
    <w:rsid w:val="004D57B0"/>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B55"/>
    <w:rsid w:val="004F1C3E"/>
    <w:rsid w:val="004F248D"/>
    <w:rsid w:val="004F2C3C"/>
    <w:rsid w:val="004F2EAB"/>
    <w:rsid w:val="004F3433"/>
    <w:rsid w:val="004F39C8"/>
    <w:rsid w:val="004F3B9A"/>
    <w:rsid w:val="004F3DBB"/>
    <w:rsid w:val="004F3F54"/>
    <w:rsid w:val="004F41B2"/>
    <w:rsid w:val="004F4817"/>
    <w:rsid w:val="004F4DD4"/>
    <w:rsid w:val="004F4E90"/>
    <w:rsid w:val="004F4FBB"/>
    <w:rsid w:val="004F5202"/>
    <w:rsid w:val="004F54B0"/>
    <w:rsid w:val="004F5C1B"/>
    <w:rsid w:val="004F5C40"/>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5FD"/>
    <w:rsid w:val="005469C6"/>
    <w:rsid w:val="00546F4A"/>
    <w:rsid w:val="005471AC"/>
    <w:rsid w:val="0054765C"/>
    <w:rsid w:val="0054784B"/>
    <w:rsid w:val="005479EE"/>
    <w:rsid w:val="00547BE8"/>
    <w:rsid w:val="00547DF6"/>
    <w:rsid w:val="00547EA6"/>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5402"/>
    <w:rsid w:val="0056546E"/>
    <w:rsid w:val="005654FC"/>
    <w:rsid w:val="00565B34"/>
    <w:rsid w:val="00565FCB"/>
    <w:rsid w:val="005660CD"/>
    <w:rsid w:val="005661C0"/>
    <w:rsid w:val="00566262"/>
    <w:rsid w:val="00566B06"/>
    <w:rsid w:val="00566BAB"/>
    <w:rsid w:val="005673A2"/>
    <w:rsid w:val="00567894"/>
    <w:rsid w:val="00567A8A"/>
    <w:rsid w:val="00567D49"/>
    <w:rsid w:val="00567F75"/>
    <w:rsid w:val="005715B4"/>
    <w:rsid w:val="005719A5"/>
    <w:rsid w:val="00571A4B"/>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897"/>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321"/>
    <w:rsid w:val="00586511"/>
    <w:rsid w:val="005865E9"/>
    <w:rsid w:val="00586B15"/>
    <w:rsid w:val="005873CF"/>
    <w:rsid w:val="005876B1"/>
    <w:rsid w:val="0058778E"/>
    <w:rsid w:val="005877AA"/>
    <w:rsid w:val="005901C9"/>
    <w:rsid w:val="00590677"/>
    <w:rsid w:val="005908E1"/>
    <w:rsid w:val="00590B1E"/>
    <w:rsid w:val="00590C19"/>
    <w:rsid w:val="00590D90"/>
    <w:rsid w:val="005910E4"/>
    <w:rsid w:val="0059236C"/>
    <w:rsid w:val="005923BC"/>
    <w:rsid w:val="00592448"/>
    <w:rsid w:val="00592537"/>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A0035"/>
    <w:rsid w:val="005A0324"/>
    <w:rsid w:val="005A09DC"/>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E54"/>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506"/>
    <w:rsid w:val="0061791A"/>
    <w:rsid w:val="00617AB9"/>
    <w:rsid w:val="00617C19"/>
    <w:rsid w:val="00617C68"/>
    <w:rsid w:val="00617CD6"/>
    <w:rsid w:val="00617D9D"/>
    <w:rsid w:val="00620BFB"/>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91"/>
    <w:rsid w:val="006240DA"/>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BB6"/>
    <w:rsid w:val="00682BC5"/>
    <w:rsid w:val="00682BF2"/>
    <w:rsid w:val="00683196"/>
    <w:rsid w:val="006832BA"/>
    <w:rsid w:val="0068361C"/>
    <w:rsid w:val="00683888"/>
    <w:rsid w:val="0068396A"/>
    <w:rsid w:val="00683DFF"/>
    <w:rsid w:val="006840EC"/>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94B"/>
    <w:rsid w:val="006B0B8C"/>
    <w:rsid w:val="006B0BB8"/>
    <w:rsid w:val="006B10A6"/>
    <w:rsid w:val="006B1111"/>
    <w:rsid w:val="006B2151"/>
    <w:rsid w:val="006B2215"/>
    <w:rsid w:val="006B2517"/>
    <w:rsid w:val="006B285A"/>
    <w:rsid w:val="006B28C5"/>
    <w:rsid w:val="006B2CE2"/>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92F"/>
    <w:rsid w:val="006C1B72"/>
    <w:rsid w:val="006C1E09"/>
    <w:rsid w:val="006C20CD"/>
    <w:rsid w:val="006C2265"/>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786"/>
    <w:rsid w:val="006E3817"/>
    <w:rsid w:val="006E3A61"/>
    <w:rsid w:val="006E3BDC"/>
    <w:rsid w:val="006E3E9C"/>
    <w:rsid w:val="006E4354"/>
    <w:rsid w:val="006E46DC"/>
    <w:rsid w:val="006E4E17"/>
    <w:rsid w:val="006E5468"/>
    <w:rsid w:val="006E5631"/>
    <w:rsid w:val="006E5B11"/>
    <w:rsid w:val="006E610B"/>
    <w:rsid w:val="006E6563"/>
    <w:rsid w:val="006E6CEB"/>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510"/>
    <w:rsid w:val="007055F9"/>
    <w:rsid w:val="00705778"/>
    <w:rsid w:val="00705D24"/>
    <w:rsid w:val="00706188"/>
    <w:rsid w:val="00706643"/>
    <w:rsid w:val="007066F1"/>
    <w:rsid w:val="00706755"/>
    <w:rsid w:val="00706986"/>
    <w:rsid w:val="007071F4"/>
    <w:rsid w:val="0070776F"/>
    <w:rsid w:val="00707AB7"/>
    <w:rsid w:val="00707B37"/>
    <w:rsid w:val="00707B85"/>
    <w:rsid w:val="00707C44"/>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71DA"/>
    <w:rsid w:val="007572BC"/>
    <w:rsid w:val="007573C4"/>
    <w:rsid w:val="00757523"/>
    <w:rsid w:val="007575BC"/>
    <w:rsid w:val="00757849"/>
    <w:rsid w:val="00757E86"/>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893"/>
    <w:rsid w:val="0078098A"/>
    <w:rsid w:val="0078110C"/>
    <w:rsid w:val="007811BB"/>
    <w:rsid w:val="00781BF5"/>
    <w:rsid w:val="00781D32"/>
    <w:rsid w:val="00781DFA"/>
    <w:rsid w:val="00782256"/>
    <w:rsid w:val="0078237D"/>
    <w:rsid w:val="00782BE3"/>
    <w:rsid w:val="00782F61"/>
    <w:rsid w:val="00783153"/>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9F1"/>
    <w:rsid w:val="00797BC7"/>
    <w:rsid w:val="00797CFD"/>
    <w:rsid w:val="007A037B"/>
    <w:rsid w:val="007A03D0"/>
    <w:rsid w:val="007A03FB"/>
    <w:rsid w:val="007A04DB"/>
    <w:rsid w:val="007A0D40"/>
    <w:rsid w:val="007A0F86"/>
    <w:rsid w:val="007A113A"/>
    <w:rsid w:val="007A11E7"/>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DE9"/>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AA5"/>
    <w:rsid w:val="007E3086"/>
    <w:rsid w:val="007E3FC2"/>
    <w:rsid w:val="007E464F"/>
    <w:rsid w:val="007E4B9E"/>
    <w:rsid w:val="007E4C1A"/>
    <w:rsid w:val="007E4D2F"/>
    <w:rsid w:val="007E4F0B"/>
    <w:rsid w:val="007E52D5"/>
    <w:rsid w:val="007E5366"/>
    <w:rsid w:val="007E56D0"/>
    <w:rsid w:val="007E5729"/>
    <w:rsid w:val="007E58D8"/>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45C4"/>
    <w:rsid w:val="007F46CA"/>
    <w:rsid w:val="007F4A82"/>
    <w:rsid w:val="007F4BD8"/>
    <w:rsid w:val="007F4D3E"/>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97A"/>
    <w:rsid w:val="00823BF0"/>
    <w:rsid w:val="0082410E"/>
    <w:rsid w:val="00824133"/>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E00"/>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7569"/>
    <w:rsid w:val="00867CD5"/>
    <w:rsid w:val="00870306"/>
    <w:rsid w:val="00870587"/>
    <w:rsid w:val="00870762"/>
    <w:rsid w:val="0087087D"/>
    <w:rsid w:val="00870A43"/>
    <w:rsid w:val="00870D5F"/>
    <w:rsid w:val="008710B5"/>
    <w:rsid w:val="008718EA"/>
    <w:rsid w:val="0087196E"/>
    <w:rsid w:val="008719F2"/>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11BF"/>
    <w:rsid w:val="008A1538"/>
    <w:rsid w:val="008A21D2"/>
    <w:rsid w:val="008A22F0"/>
    <w:rsid w:val="008A2CC7"/>
    <w:rsid w:val="008A3780"/>
    <w:rsid w:val="008A3DEB"/>
    <w:rsid w:val="008A4206"/>
    <w:rsid w:val="008A42C0"/>
    <w:rsid w:val="008A47BD"/>
    <w:rsid w:val="008A4B1B"/>
    <w:rsid w:val="008A4E5F"/>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EC1"/>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87F"/>
    <w:rsid w:val="00900A6C"/>
    <w:rsid w:val="00900A93"/>
    <w:rsid w:val="00900EEC"/>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68D"/>
    <w:rsid w:val="00955C1A"/>
    <w:rsid w:val="00956133"/>
    <w:rsid w:val="0095616A"/>
    <w:rsid w:val="00956993"/>
    <w:rsid w:val="00956D84"/>
    <w:rsid w:val="00957274"/>
    <w:rsid w:val="00957606"/>
    <w:rsid w:val="009577AE"/>
    <w:rsid w:val="009608BB"/>
    <w:rsid w:val="00960A99"/>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858"/>
    <w:rsid w:val="00967897"/>
    <w:rsid w:val="0096789C"/>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D43"/>
    <w:rsid w:val="00992F73"/>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77B"/>
    <w:rsid w:val="009A4870"/>
    <w:rsid w:val="009A487F"/>
    <w:rsid w:val="009A48AF"/>
    <w:rsid w:val="009A4962"/>
    <w:rsid w:val="009A496D"/>
    <w:rsid w:val="009A4C89"/>
    <w:rsid w:val="009A4DEF"/>
    <w:rsid w:val="009A54D4"/>
    <w:rsid w:val="009A575A"/>
    <w:rsid w:val="009A59EE"/>
    <w:rsid w:val="009A5B55"/>
    <w:rsid w:val="009A5ECC"/>
    <w:rsid w:val="009A5F7D"/>
    <w:rsid w:val="009A6272"/>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C4"/>
    <w:rsid w:val="009C2F60"/>
    <w:rsid w:val="009C32D7"/>
    <w:rsid w:val="009C330E"/>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E0690"/>
    <w:rsid w:val="009E0862"/>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CDF"/>
    <w:rsid w:val="009E7FDB"/>
    <w:rsid w:val="009F01C3"/>
    <w:rsid w:val="009F043C"/>
    <w:rsid w:val="009F05F2"/>
    <w:rsid w:val="009F067D"/>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EF5"/>
    <w:rsid w:val="00A52FA4"/>
    <w:rsid w:val="00A532AA"/>
    <w:rsid w:val="00A533F6"/>
    <w:rsid w:val="00A539E7"/>
    <w:rsid w:val="00A53E0E"/>
    <w:rsid w:val="00A545B6"/>
    <w:rsid w:val="00A549F5"/>
    <w:rsid w:val="00A54B88"/>
    <w:rsid w:val="00A54E50"/>
    <w:rsid w:val="00A5530D"/>
    <w:rsid w:val="00A5560D"/>
    <w:rsid w:val="00A55C77"/>
    <w:rsid w:val="00A55DAA"/>
    <w:rsid w:val="00A56542"/>
    <w:rsid w:val="00A567A3"/>
    <w:rsid w:val="00A567F1"/>
    <w:rsid w:val="00A57796"/>
    <w:rsid w:val="00A57A9E"/>
    <w:rsid w:val="00A6019D"/>
    <w:rsid w:val="00A603D5"/>
    <w:rsid w:val="00A6040B"/>
    <w:rsid w:val="00A606A6"/>
    <w:rsid w:val="00A609FF"/>
    <w:rsid w:val="00A61158"/>
    <w:rsid w:val="00A612F2"/>
    <w:rsid w:val="00A6131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52A"/>
    <w:rsid w:val="00A95642"/>
    <w:rsid w:val="00A95A9E"/>
    <w:rsid w:val="00A95DE5"/>
    <w:rsid w:val="00A9639C"/>
    <w:rsid w:val="00A963B6"/>
    <w:rsid w:val="00A965AF"/>
    <w:rsid w:val="00A969C5"/>
    <w:rsid w:val="00A96F68"/>
    <w:rsid w:val="00A97039"/>
    <w:rsid w:val="00A97398"/>
    <w:rsid w:val="00A978C1"/>
    <w:rsid w:val="00A97B79"/>
    <w:rsid w:val="00A97D1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7230"/>
    <w:rsid w:val="00AD7A1C"/>
    <w:rsid w:val="00AD7E6A"/>
    <w:rsid w:val="00AD7F1A"/>
    <w:rsid w:val="00AE0AB8"/>
    <w:rsid w:val="00AE0B47"/>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452"/>
    <w:rsid w:val="00B0468B"/>
    <w:rsid w:val="00B04D15"/>
    <w:rsid w:val="00B04E0C"/>
    <w:rsid w:val="00B05154"/>
    <w:rsid w:val="00B0523D"/>
    <w:rsid w:val="00B05577"/>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512"/>
    <w:rsid w:val="00B215C1"/>
    <w:rsid w:val="00B218D8"/>
    <w:rsid w:val="00B21BCF"/>
    <w:rsid w:val="00B21C89"/>
    <w:rsid w:val="00B21F3B"/>
    <w:rsid w:val="00B220A5"/>
    <w:rsid w:val="00B222F1"/>
    <w:rsid w:val="00B22592"/>
    <w:rsid w:val="00B22AA2"/>
    <w:rsid w:val="00B2329F"/>
    <w:rsid w:val="00B23314"/>
    <w:rsid w:val="00B234DD"/>
    <w:rsid w:val="00B23B13"/>
    <w:rsid w:val="00B242E9"/>
    <w:rsid w:val="00B24644"/>
    <w:rsid w:val="00B24AA1"/>
    <w:rsid w:val="00B24EA1"/>
    <w:rsid w:val="00B2512F"/>
    <w:rsid w:val="00B25477"/>
    <w:rsid w:val="00B2575D"/>
    <w:rsid w:val="00B25983"/>
    <w:rsid w:val="00B25AB2"/>
    <w:rsid w:val="00B261F5"/>
    <w:rsid w:val="00B2636D"/>
    <w:rsid w:val="00B2638F"/>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A5"/>
    <w:rsid w:val="00B55508"/>
    <w:rsid w:val="00B55547"/>
    <w:rsid w:val="00B55583"/>
    <w:rsid w:val="00B559EF"/>
    <w:rsid w:val="00B55A9E"/>
    <w:rsid w:val="00B55C56"/>
    <w:rsid w:val="00B55D89"/>
    <w:rsid w:val="00B55FAD"/>
    <w:rsid w:val="00B560FF"/>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6064"/>
    <w:rsid w:val="00B660A1"/>
    <w:rsid w:val="00B6659E"/>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26A"/>
    <w:rsid w:val="00B84519"/>
    <w:rsid w:val="00B847A6"/>
    <w:rsid w:val="00B84972"/>
    <w:rsid w:val="00B84F6F"/>
    <w:rsid w:val="00B85013"/>
    <w:rsid w:val="00B865ED"/>
    <w:rsid w:val="00B86DD6"/>
    <w:rsid w:val="00B87017"/>
    <w:rsid w:val="00B90487"/>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F99"/>
    <w:rsid w:val="00BD2217"/>
    <w:rsid w:val="00BD2364"/>
    <w:rsid w:val="00BD2399"/>
    <w:rsid w:val="00BD23EF"/>
    <w:rsid w:val="00BD3932"/>
    <w:rsid w:val="00BD3AC1"/>
    <w:rsid w:val="00BD4C0C"/>
    <w:rsid w:val="00BD4EDB"/>
    <w:rsid w:val="00BD53BA"/>
    <w:rsid w:val="00BD5465"/>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CC"/>
    <w:rsid w:val="00BE0C0C"/>
    <w:rsid w:val="00BE0EFD"/>
    <w:rsid w:val="00BE0F82"/>
    <w:rsid w:val="00BE119C"/>
    <w:rsid w:val="00BE140E"/>
    <w:rsid w:val="00BE1951"/>
    <w:rsid w:val="00BE1EC0"/>
    <w:rsid w:val="00BE276D"/>
    <w:rsid w:val="00BE287D"/>
    <w:rsid w:val="00BE336B"/>
    <w:rsid w:val="00BE377D"/>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8B6"/>
    <w:rsid w:val="00C00D6D"/>
    <w:rsid w:val="00C00EAF"/>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722"/>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CB"/>
    <w:rsid w:val="00C36F32"/>
    <w:rsid w:val="00C3734B"/>
    <w:rsid w:val="00C3742E"/>
    <w:rsid w:val="00C374DB"/>
    <w:rsid w:val="00C37D48"/>
    <w:rsid w:val="00C37F40"/>
    <w:rsid w:val="00C37F68"/>
    <w:rsid w:val="00C4028B"/>
    <w:rsid w:val="00C40407"/>
    <w:rsid w:val="00C408C8"/>
    <w:rsid w:val="00C40A12"/>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596"/>
    <w:rsid w:val="00C71788"/>
    <w:rsid w:val="00C719E6"/>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427"/>
    <w:rsid w:val="00C77586"/>
    <w:rsid w:val="00C778F9"/>
    <w:rsid w:val="00C77E2A"/>
    <w:rsid w:val="00C807A5"/>
    <w:rsid w:val="00C80A44"/>
    <w:rsid w:val="00C80B17"/>
    <w:rsid w:val="00C80BD5"/>
    <w:rsid w:val="00C80BF4"/>
    <w:rsid w:val="00C80D54"/>
    <w:rsid w:val="00C80FFF"/>
    <w:rsid w:val="00C81E96"/>
    <w:rsid w:val="00C82091"/>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B99"/>
    <w:rsid w:val="00C86DE8"/>
    <w:rsid w:val="00C87593"/>
    <w:rsid w:val="00C87CC5"/>
    <w:rsid w:val="00C87D3F"/>
    <w:rsid w:val="00C87F2F"/>
    <w:rsid w:val="00C90366"/>
    <w:rsid w:val="00C9063F"/>
    <w:rsid w:val="00C907EB"/>
    <w:rsid w:val="00C907F7"/>
    <w:rsid w:val="00C90868"/>
    <w:rsid w:val="00C90C18"/>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922"/>
    <w:rsid w:val="00CA32F9"/>
    <w:rsid w:val="00CA3497"/>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DFC"/>
    <w:rsid w:val="00CE503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706C"/>
    <w:rsid w:val="00CF710F"/>
    <w:rsid w:val="00CF7118"/>
    <w:rsid w:val="00CF716B"/>
    <w:rsid w:val="00CF7587"/>
    <w:rsid w:val="00D00CDC"/>
    <w:rsid w:val="00D00FCE"/>
    <w:rsid w:val="00D0162F"/>
    <w:rsid w:val="00D016AB"/>
    <w:rsid w:val="00D01998"/>
    <w:rsid w:val="00D01A4D"/>
    <w:rsid w:val="00D01DF8"/>
    <w:rsid w:val="00D02070"/>
    <w:rsid w:val="00D022C6"/>
    <w:rsid w:val="00D02333"/>
    <w:rsid w:val="00D02472"/>
    <w:rsid w:val="00D024B6"/>
    <w:rsid w:val="00D025EA"/>
    <w:rsid w:val="00D027BA"/>
    <w:rsid w:val="00D02838"/>
    <w:rsid w:val="00D029BE"/>
    <w:rsid w:val="00D03846"/>
    <w:rsid w:val="00D03849"/>
    <w:rsid w:val="00D03E34"/>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3216"/>
    <w:rsid w:val="00D83497"/>
    <w:rsid w:val="00D834AB"/>
    <w:rsid w:val="00D83E1B"/>
    <w:rsid w:val="00D83E5D"/>
    <w:rsid w:val="00D8437E"/>
    <w:rsid w:val="00D846A0"/>
    <w:rsid w:val="00D84787"/>
    <w:rsid w:val="00D84A37"/>
    <w:rsid w:val="00D857B3"/>
    <w:rsid w:val="00D858E8"/>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90000"/>
    <w:rsid w:val="00D901CE"/>
    <w:rsid w:val="00D9051B"/>
    <w:rsid w:val="00D90529"/>
    <w:rsid w:val="00D9062A"/>
    <w:rsid w:val="00D90B9C"/>
    <w:rsid w:val="00D91156"/>
    <w:rsid w:val="00D913FB"/>
    <w:rsid w:val="00D916F5"/>
    <w:rsid w:val="00D925F7"/>
    <w:rsid w:val="00D928B1"/>
    <w:rsid w:val="00D92B94"/>
    <w:rsid w:val="00D92D27"/>
    <w:rsid w:val="00D92FE7"/>
    <w:rsid w:val="00D93E9E"/>
    <w:rsid w:val="00D940A2"/>
    <w:rsid w:val="00D946D2"/>
    <w:rsid w:val="00D9497B"/>
    <w:rsid w:val="00D94B1C"/>
    <w:rsid w:val="00D94BF0"/>
    <w:rsid w:val="00D956FD"/>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14E7"/>
    <w:rsid w:val="00DA1820"/>
    <w:rsid w:val="00DA1AAA"/>
    <w:rsid w:val="00DA1AB2"/>
    <w:rsid w:val="00DA1C8B"/>
    <w:rsid w:val="00DA1EBD"/>
    <w:rsid w:val="00DA208E"/>
    <w:rsid w:val="00DA22AA"/>
    <w:rsid w:val="00DA2B64"/>
    <w:rsid w:val="00DA3186"/>
    <w:rsid w:val="00DA324D"/>
    <w:rsid w:val="00DA3383"/>
    <w:rsid w:val="00DA3472"/>
    <w:rsid w:val="00DA364D"/>
    <w:rsid w:val="00DA3683"/>
    <w:rsid w:val="00DA37AF"/>
    <w:rsid w:val="00DA39D5"/>
    <w:rsid w:val="00DA3B33"/>
    <w:rsid w:val="00DA4396"/>
    <w:rsid w:val="00DA464B"/>
    <w:rsid w:val="00DA46AF"/>
    <w:rsid w:val="00DA47ED"/>
    <w:rsid w:val="00DA4A76"/>
    <w:rsid w:val="00DA4DB4"/>
    <w:rsid w:val="00DA4FD2"/>
    <w:rsid w:val="00DA5675"/>
    <w:rsid w:val="00DA590E"/>
    <w:rsid w:val="00DA615E"/>
    <w:rsid w:val="00DA6AF5"/>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9D6"/>
    <w:rsid w:val="00DD6B58"/>
    <w:rsid w:val="00DD6E4C"/>
    <w:rsid w:val="00DD72FF"/>
    <w:rsid w:val="00DD74C8"/>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24A"/>
    <w:rsid w:val="00E254E4"/>
    <w:rsid w:val="00E25A68"/>
    <w:rsid w:val="00E25D55"/>
    <w:rsid w:val="00E260A3"/>
    <w:rsid w:val="00E2681B"/>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481"/>
    <w:rsid w:val="00E3293E"/>
    <w:rsid w:val="00E33025"/>
    <w:rsid w:val="00E330B3"/>
    <w:rsid w:val="00E33377"/>
    <w:rsid w:val="00E336E8"/>
    <w:rsid w:val="00E338A3"/>
    <w:rsid w:val="00E33902"/>
    <w:rsid w:val="00E342AC"/>
    <w:rsid w:val="00E34924"/>
    <w:rsid w:val="00E3552B"/>
    <w:rsid w:val="00E35C3D"/>
    <w:rsid w:val="00E35D57"/>
    <w:rsid w:val="00E361A5"/>
    <w:rsid w:val="00E365D9"/>
    <w:rsid w:val="00E36A61"/>
    <w:rsid w:val="00E36C69"/>
    <w:rsid w:val="00E36F43"/>
    <w:rsid w:val="00E3717A"/>
    <w:rsid w:val="00E37512"/>
    <w:rsid w:val="00E37B8A"/>
    <w:rsid w:val="00E37D0B"/>
    <w:rsid w:val="00E37D0F"/>
    <w:rsid w:val="00E37DCF"/>
    <w:rsid w:val="00E37E25"/>
    <w:rsid w:val="00E37FA4"/>
    <w:rsid w:val="00E40265"/>
    <w:rsid w:val="00E40419"/>
    <w:rsid w:val="00E40CDF"/>
    <w:rsid w:val="00E40CE8"/>
    <w:rsid w:val="00E40FCE"/>
    <w:rsid w:val="00E412D1"/>
    <w:rsid w:val="00E41593"/>
    <w:rsid w:val="00E415AB"/>
    <w:rsid w:val="00E415D1"/>
    <w:rsid w:val="00E41622"/>
    <w:rsid w:val="00E4169B"/>
    <w:rsid w:val="00E420CA"/>
    <w:rsid w:val="00E420EA"/>
    <w:rsid w:val="00E4267F"/>
    <w:rsid w:val="00E42735"/>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99E"/>
    <w:rsid w:val="00E479BA"/>
    <w:rsid w:val="00E47AEB"/>
    <w:rsid w:val="00E47BD6"/>
    <w:rsid w:val="00E50122"/>
    <w:rsid w:val="00E501ED"/>
    <w:rsid w:val="00E5054D"/>
    <w:rsid w:val="00E50667"/>
    <w:rsid w:val="00E5098D"/>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DB5"/>
    <w:rsid w:val="00E54E06"/>
    <w:rsid w:val="00E5518C"/>
    <w:rsid w:val="00E55199"/>
    <w:rsid w:val="00E552F6"/>
    <w:rsid w:val="00E55720"/>
    <w:rsid w:val="00E557FB"/>
    <w:rsid w:val="00E55A8C"/>
    <w:rsid w:val="00E55BDA"/>
    <w:rsid w:val="00E56225"/>
    <w:rsid w:val="00E56578"/>
    <w:rsid w:val="00E5658F"/>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B95"/>
    <w:rsid w:val="00EF12D3"/>
    <w:rsid w:val="00EF1421"/>
    <w:rsid w:val="00EF181E"/>
    <w:rsid w:val="00EF1BFA"/>
    <w:rsid w:val="00EF1C15"/>
    <w:rsid w:val="00EF1CE9"/>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C9"/>
    <w:rsid w:val="00EF7CAA"/>
    <w:rsid w:val="00EF7D46"/>
    <w:rsid w:val="00F00175"/>
    <w:rsid w:val="00F006A1"/>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635A"/>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39"/>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F6"/>
    <w:rsid w:val="00FB23F7"/>
    <w:rsid w:val="00FB2775"/>
    <w:rsid w:val="00FB2918"/>
    <w:rsid w:val="00FB29A9"/>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E080E"/>
    <w:rsid w:val="00FE088D"/>
    <w:rsid w:val="00FE0CE8"/>
    <w:rsid w:val="00FE101B"/>
    <w:rsid w:val="00FE10F9"/>
    <w:rsid w:val="00FE1405"/>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A4D"/>
    <w:rsid w:val="00FF206E"/>
    <w:rsid w:val="00FF2458"/>
    <w:rsid w:val="00FF2AAF"/>
    <w:rsid w:val="00FF340C"/>
    <w:rsid w:val="00FF34C9"/>
    <w:rsid w:val="00FF4488"/>
    <w:rsid w:val="00FF46BD"/>
    <w:rsid w:val="00FF4D2A"/>
    <w:rsid w:val="00FF5118"/>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2F0"/>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padilale@msudenver.edu"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footer" Target="footer1.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840</Words>
  <Characters>3899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INFLATION AS CONFLICT</vt:lpstr>
    </vt:vector>
  </TitlesOfParts>
  <LinksUpToDate>false</LinksUpToDate>
  <CharactersWithSpaces>4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6-2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3lKERmQN"/&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